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9225E3" w14:textId="22A56EC7" w:rsidR="00E66ADB" w:rsidRPr="00E73C38" w:rsidRDefault="00E66ADB" w:rsidP="00E66ADB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E73C38">
        <w:rPr>
          <w:rFonts w:ascii="Times New Roman" w:hAnsi="Times New Roman" w:cs="Times New Roman"/>
          <w:b/>
          <w:bCs/>
          <w:sz w:val="24"/>
          <w:szCs w:val="24"/>
        </w:rPr>
        <w:t>Supplement Digital Content 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3C38" w:rsidRPr="00E73C38">
        <w:rPr>
          <w:rFonts w:ascii="Times New Roman" w:hAnsi="Times New Roman" w:cs="Times New Roman"/>
          <w:sz w:val="24"/>
          <w:szCs w:val="24"/>
        </w:rPr>
        <w:t xml:space="preserve">A list of primers used for capsular typing of </w:t>
      </w:r>
      <w:proofErr w:type="spellStart"/>
      <w:r w:rsidR="00E73C38" w:rsidRPr="00E73C38">
        <w:rPr>
          <w:rFonts w:ascii="Times New Roman" w:hAnsi="Times New Roman" w:cs="Times New Roman"/>
          <w:i/>
          <w:iCs/>
          <w:sz w:val="24"/>
          <w:szCs w:val="24"/>
        </w:rPr>
        <w:t>Haemophilus</w:t>
      </w:r>
      <w:proofErr w:type="spellEnd"/>
      <w:r w:rsidR="00E73C38" w:rsidRPr="00E73C38">
        <w:rPr>
          <w:rFonts w:ascii="Times New Roman" w:hAnsi="Times New Roman" w:cs="Times New Roman"/>
          <w:i/>
          <w:iCs/>
          <w:sz w:val="24"/>
          <w:szCs w:val="24"/>
        </w:rPr>
        <w:t xml:space="preserve"> influenzae.</w:t>
      </w:r>
    </w:p>
    <w:p w14:paraId="1733B4EB" w14:textId="13C4B1B2" w:rsidR="009C2731" w:rsidRDefault="009C2731"/>
    <w:tbl>
      <w:tblPr>
        <w:tblpPr w:leftFromText="180" w:rightFromText="180" w:horzAnchor="margin" w:tblpY="696"/>
        <w:tblW w:w="9340" w:type="dxa"/>
        <w:tblLook w:val="0420" w:firstRow="1" w:lastRow="0" w:firstColumn="0" w:lastColumn="0" w:noHBand="0" w:noVBand="1"/>
      </w:tblPr>
      <w:tblGrid>
        <w:gridCol w:w="780"/>
        <w:gridCol w:w="2097"/>
        <w:gridCol w:w="3200"/>
        <w:gridCol w:w="3263"/>
      </w:tblGrid>
      <w:tr w:rsidR="00E66ADB" w:rsidRPr="004261EB" w14:paraId="43D128E2" w14:textId="77777777" w:rsidTr="0090470C">
        <w:trPr>
          <w:trHeight w:val="480"/>
        </w:trPr>
        <w:tc>
          <w:tcPr>
            <w:tcW w:w="781" w:type="dxa"/>
            <w:tcBorders>
              <w:top w:val="single" w:sz="8" w:space="0" w:color="FFFFFF"/>
              <w:left w:val="single" w:sz="8" w:space="0" w:color="FFFFFF"/>
              <w:bottom w:val="single" w:sz="12" w:space="0" w:color="FFFFFF"/>
              <w:right w:val="single" w:sz="8" w:space="0" w:color="FFFFFF"/>
            </w:tcBorders>
            <w:shd w:val="clear" w:color="000000" w:fill="5B9BD5"/>
            <w:hideMark/>
          </w:tcPr>
          <w:p w14:paraId="24C6A19C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2075" w:type="dxa"/>
            <w:tcBorders>
              <w:top w:val="single" w:sz="8" w:space="0" w:color="FFFFFF"/>
              <w:left w:val="nil"/>
              <w:bottom w:val="single" w:sz="12" w:space="0" w:color="FFFFFF"/>
              <w:right w:val="single" w:sz="8" w:space="0" w:color="FFFFFF"/>
            </w:tcBorders>
            <w:shd w:val="clear" w:color="000000" w:fill="5B9BD5"/>
            <w:vAlign w:val="center"/>
            <w:hideMark/>
          </w:tcPr>
          <w:p w14:paraId="7332AFDE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  <w:t>Reference</w:t>
            </w:r>
          </w:p>
        </w:tc>
        <w:tc>
          <w:tcPr>
            <w:tcW w:w="6484" w:type="dxa"/>
            <w:gridSpan w:val="2"/>
            <w:tcBorders>
              <w:top w:val="single" w:sz="8" w:space="0" w:color="FFFFFF"/>
              <w:left w:val="nil"/>
              <w:bottom w:val="single" w:sz="12" w:space="0" w:color="FFFFFF"/>
              <w:right w:val="single" w:sz="8" w:space="0" w:color="FFFFFF"/>
            </w:tcBorders>
            <w:shd w:val="clear" w:color="000000" w:fill="5B9BD5"/>
          </w:tcPr>
          <w:p w14:paraId="7A91BB7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</w:rPr>
              <w:t>Primer sequences</w:t>
            </w:r>
          </w:p>
        </w:tc>
      </w:tr>
      <w:tr w:rsidR="00E66ADB" w:rsidRPr="004261EB" w14:paraId="4E9C995D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4A1A348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a</w:t>
            </w:r>
            <w:proofErr w:type="spellEnd"/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6A5EE5E1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37516 (ATCC 9006)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2xsZW5zPC9BdXRob3I+PFllYXI+MTk5OTwvWWVhcj48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</w:fldData>
              </w:fldCha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2xsZW5zPC9BdXRob3I+PFllYXI+MTk5OTwvWWVhcj48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</w:fldData>
              </w:fldCha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0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55A5CEB7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orward 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54F8247C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1   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(1994)</w:t>
            </w:r>
          </w:p>
        </w:tc>
      </w:tr>
      <w:tr w:rsidR="00E66ADB" w:rsidRPr="004261EB" w14:paraId="23B46EC1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8B46956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C39FF4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08041EDE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2120E1B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2    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  <w:p w14:paraId="05803D18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66ADB" w:rsidRPr="004261EB" w14:paraId="79247214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C099BF5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77B0E888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58D5A42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1706C0F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3   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tggactattcctgttcac</w:t>
            </w:r>
            <w:proofErr w:type="spellEnd"/>
          </w:p>
        </w:tc>
      </w:tr>
      <w:tr w:rsidR="00E66ADB" w:rsidRPr="004261EB" w14:paraId="6ECBBC53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063960A1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b</w:t>
            </w:r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623CC19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78559.1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WYW4gRWxkZXJlPC9BdXRob3I+PFllYXI+MTk5NTwvWWVh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</w:fldData>
              </w:fldCha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WYW4gRWxkZXJlPC9BdXRob3I+PFllYXI+MTk5NTwvWWVh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</w:fldData>
              </w:fldCha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1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4FDC04D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46B37CE8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1 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3D470A2C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1904B98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54D85B8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6A0FC759" w14:textId="77777777" w:rsidR="00E66ADB" w:rsidRPr="004261EB" w:rsidDel="000A0E34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7A5F838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2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ttacgcttctatctcggtga</w:t>
            </w:r>
            <w:proofErr w:type="spellEnd"/>
          </w:p>
        </w:tc>
      </w:tr>
      <w:tr w:rsidR="00E66ADB" w:rsidRPr="004261EB" w14:paraId="64700937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95E125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8F1D9E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51419EBA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5D7332AA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 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catgagaaagtgttagc</w:t>
            </w:r>
            <w:proofErr w:type="spellEnd"/>
            <w:proofErr w:type="gramEnd"/>
          </w:p>
          <w:p w14:paraId="276B8F95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66ADB" w:rsidRPr="004261EB" w14:paraId="6B4FC141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391E64C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c</w:t>
            </w:r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5E0C684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Q651151.1 (ATCC 9007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Lam&lt;/Author&gt;&lt;Year&gt;2011&lt;/Year&gt;&lt;RecNum&gt;67&lt;/RecNum&gt;&lt;DisplayText&gt;(52)&lt;/DisplayText&gt;&lt;record&gt;&lt;rec-number&gt;67&lt;/rec-number&gt;&lt;foreign-keys&gt;&lt;key app="EN" db-id="dtv995dtaa9ephexr2kvezvxszx9f0tdwzzp" timestamp="1607860912"&gt;67&lt;/key&gt;&lt;/foreign-keys&gt;&lt;ref-type name="Journal Article"&gt;17&lt;/ref-type&gt;&lt;contributors&gt;&lt;authors&gt;&lt;author&gt;Lam, T. T.&lt;/author&gt;&lt;author&gt;Claus, H.&lt;/author&gt;&lt;author&gt;Frosch, M.&lt;/author&gt;&lt;author&gt;Vogel, U.&lt;/author&gt;&lt;/authors&gt;&lt;/contributors&gt;&lt;auth-address&gt;Institute for Hygiene and Microbiology, Consultant Laboratory for Haemophilus influenzae, University of Wurzburg, Josef-Schneider-Str. 2 (E1), 97080 Wurzburg, Germany.&lt;/auth-address&gt;&lt;titles&gt;&lt;title&gt;Sequence analysis of serotype-specific synthesis regions II of Haemophilus influenzae serotypes c and d: evidence for common ancestry of capsule synthesis in Pasteurellaceae and Neisseria meningitidis&lt;/title&gt;&lt;secondary-title&gt;Res Microbiol&lt;/secondary-title&gt;&lt;/titles&gt;&lt;periodical&gt;&lt;full-title&gt;Res Microbiol&lt;/full-title&gt;&lt;/periodical&gt;&lt;pages&gt;483-7&lt;/pages&gt;&lt;volume&gt;162&lt;/volume&gt;&lt;number&gt;5&lt;/number&gt;&lt;keywords&gt;&lt;keyword&gt;Bacterial Capsules/*biosynthesis/chemistry&lt;/keyword&gt;&lt;keyword&gt;Bacterial Proteins/genetics/metabolism&lt;/keyword&gt;&lt;keyword&gt;*Evolution, Molecular&lt;/keyword&gt;&lt;keyword&gt;Haemophilus influenzae/chemistry/classification/*genetics/metabolism&lt;/keyword&gt;&lt;keyword&gt;Molecular Sequence Data&lt;/keyword&gt;&lt;keyword&gt;Neisseria meningitidis/*genetics/metabolism&lt;/keyword&gt;&lt;keyword&gt;Operon&lt;/keyword&gt;&lt;keyword&gt;Pasteurellaceae/*genetics/metabolism&lt;/keyword&gt;&lt;keyword&gt;Sequence Analysis, DNA&lt;/keyword&gt;&lt;/keywords&gt;&lt;dates&gt;&lt;year&gt;2011&lt;/year&gt;&lt;pub-dates&gt;&lt;date&gt;Jun&lt;/date&gt;&lt;/pub-dates&gt;&lt;/dates&gt;&lt;isbn&gt;1769-7123 (Electronic)&amp;#xD;0923-2508 (Linking)&lt;/isbn&gt;&lt;accession-num&gt;21513796&lt;/accession-num&gt;&lt;urls&gt;&lt;related-urls&gt;&lt;url&gt;https://www.ncbi.nlm.nih.gov/pubmed/21513796&lt;/url&gt;&lt;/related-urls&gt;&lt;/urls&gt;&lt;electronic-resource-num&gt;10.1016/j.resmic.2011.04.002&lt;/electronic-resource-num&gt;&lt;/record&gt;&lt;/Cite&gt;&lt;/EndNote&gt;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2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1D08502B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62F85131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1   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03B847B8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DB5CF8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72E6492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0790328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41F05B0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2  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ggggcaagctattagtga</w:t>
            </w:r>
            <w:proofErr w:type="spellEnd"/>
          </w:p>
          <w:p w14:paraId="3CE04B5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66ADB" w:rsidRPr="004261EB" w14:paraId="1229805B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4FA406E7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2A9BA6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24623175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66101604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3   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013173A3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5D2DE1EC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d</w:t>
            </w:r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444103C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33389/HQ424464 (ATCC9008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Lam&lt;/Author&gt;&lt;Year&gt;2011&lt;/Year&gt;&lt;RecNum&gt;67&lt;/RecNum&gt;&lt;DisplayText&gt;(52)&lt;/DisplayText&gt;&lt;record&gt;&lt;rec-number&gt;67&lt;/rec-number&gt;&lt;foreign-keys&gt;&lt;key app="EN" db-id="dtv995dtaa9ephexr2kvezvxszx9f0tdwzzp" timestamp="1607860912"&gt;67&lt;/key&gt;&lt;/foreign-keys&gt;&lt;ref-type name="Journal Article"&gt;17&lt;/ref-type&gt;&lt;contributors&gt;&lt;authors&gt;&lt;author&gt;Lam, T. T.&lt;/author&gt;&lt;author&gt;Claus, H.&lt;/author&gt;&lt;author&gt;Frosch, M.&lt;/author&gt;&lt;author&gt;Vogel, U.&lt;/author&gt;&lt;/authors&gt;&lt;/contributors&gt;&lt;auth-address&gt;Institute for Hygiene and Microbiology, Consultant Laboratory for Haemophilus influenzae, University of Wurzburg, Josef-Schneider-Str. 2 (E1), 97080 Wurzburg, Germany.&lt;/auth-address&gt;&lt;titles&gt;&lt;title&gt;Sequence analysis of serotype-specific synthesis regions II of Haemophilus influenzae serotypes c and d: evidence for common ancestry of capsule synthesis in Pasteurellaceae and Neisseria meningitidis&lt;/title&gt;&lt;secondary-title&gt;Res Microbiol&lt;/secondary-title&gt;&lt;/titles&gt;&lt;periodical&gt;&lt;full-title&gt;Res Microbiol&lt;/full-title&gt;&lt;/periodical&gt;&lt;pages&gt;483-7&lt;/pages&gt;&lt;volume&gt;162&lt;/volume&gt;&lt;number&gt;5&lt;/number&gt;&lt;keywords&gt;&lt;keyword&gt;Bacterial Capsules/*biosynthesis/chemistry&lt;/keyword&gt;&lt;keyword&gt;Bacterial Proteins/genetics/metabolism&lt;/keyword&gt;&lt;keyword&gt;*Evolution, Molecular&lt;/keyword&gt;&lt;keyword&gt;Haemophilus influenzae/chemistry/classification/*genetics/metabolism&lt;/keyword&gt;&lt;keyword&gt;Molecular Sequence Data&lt;/keyword&gt;&lt;keyword&gt;Neisseria meningitidis/*genetics/metabolism&lt;/keyword&gt;&lt;keyword&gt;Operon&lt;/keyword&gt;&lt;keyword&gt;Pasteurellaceae/*genetics/metabolism&lt;/keyword&gt;&lt;keyword&gt;Sequence Analysis, DNA&lt;/keyword&gt;&lt;/keywords&gt;&lt;dates&gt;&lt;year&gt;2011&lt;/year&gt;&lt;pub-dates&gt;&lt;date&gt;Jun&lt;/date&gt;&lt;/pub-dates&gt;&lt;/dates&gt;&lt;isbn&gt;1769-7123 (Electronic)&amp;#xD;0923-2508 (Linking)&lt;/isbn&gt;&lt;accession-num&gt;21513796&lt;/accession-num&gt;&lt;urls&gt;&lt;related-urls&gt;&lt;url&gt;https://www.ncbi.nlm.nih.gov/pubmed/21513796&lt;/url&gt;&lt;/related-urls&gt;&lt;/urls&gt;&lt;electronic-resource-num&gt;10.1016/j.resmic.2011.04.002&lt;/electronic-resource-num&gt;&lt;/record&gt;&lt;/Cite&gt;&lt;/EndNote&gt;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2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0D3B02D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2BE8131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371B1F1B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12DE79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391B631B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6AB5C56B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5A638611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 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3DF71ADD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26851BF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B8F6FD5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28C21DB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39F9C493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12CDC18A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4BCE537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e</w:t>
            </w:r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4566065A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Z33390/FM882247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Giufre&lt;/Author&gt;&lt;Year&gt;2010&lt;/Year&gt;&lt;RecNum&gt;68&lt;/RecNum&gt;&lt;DisplayText&gt;(53)&lt;/DisplayText&gt;&lt;record&gt;&lt;rec-number&gt;68&lt;/rec-number&gt;&lt;foreign-keys&gt;&lt;key app="EN" db-id="dtv995dtaa9ephexr2kvezvxszx9f0tdwzzp" timestamp="1607860973"&gt;68&lt;/key&gt;&lt;/foreign-keys&gt;&lt;ref-type name="Journal Article"&gt;17&lt;/ref-type&gt;&lt;contributors&gt;&lt;authors&gt;&lt;author&gt;Giufre, M.&lt;/author&gt;&lt;author&gt;Cardines, R.&lt;/author&gt;&lt;author&gt;Mastrantonio, P.&lt;/author&gt;&lt;author&gt;Cerquetti, M.&lt;/author&gt;&lt;/authors&gt;&lt;/contributors&gt;&lt;auth-address&gt;Department of Infectious, Parasitic and Immune-mediated Diseases, Istituto Superiore di Sanita, Viale Regina Elena 299, 00161 Rome, Italy.&lt;/auth-address&gt;&lt;titles&gt;&lt;title&gt;Genetic characterization of the capsulation locus of Haemophilus influenzae serotype e&lt;/title&gt;&lt;secondary-title&gt;J Clin Microbiol&lt;/secondary-title&gt;&lt;/titles&gt;&lt;periodical&gt;&lt;full-title&gt;J Clin Microbiol&lt;/full-title&gt;&lt;/periodical&gt;&lt;pages&gt;1404-7&lt;/pages&gt;&lt;volume&gt;48&lt;/volume&gt;&lt;number&gt;4&lt;/number&gt;&lt;keywords&gt;&lt;keyword&gt;Bacterial Capsules/*genetics&lt;/keyword&gt;&lt;keyword&gt;DNA Transposable Elements&lt;/keyword&gt;&lt;keyword&gt;DNA, Bacterial/chemistry/*genetics&lt;/keyword&gt;&lt;keyword&gt;Genes, Bacterial&lt;/keyword&gt;&lt;keyword&gt;Haemophilus influenzae/*genetics&lt;/keyword&gt;&lt;keyword&gt;Humans&lt;/keyword&gt;&lt;keyword&gt;Molecular Sequence Data&lt;/keyword&gt;&lt;keyword&gt;Multigene Family&lt;/keyword&gt;&lt;keyword&gt;Open Reading Frames&lt;/keyword&gt;&lt;keyword&gt;Sequence Analysis, DNA&lt;/keyword&gt;&lt;/keywords&gt;&lt;dates&gt;&lt;year&gt;2010&lt;/year&gt;&lt;pub-dates&gt;&lt;date&gt;Apr&lt;/date&gt;&lt;/pub-dates&gt;&lt;/dates&gt;&lt;isbn&gt;1098-660X (Electronic)&amp;#xD;0095-1137 (Linking)&lt;/isbn&gt;&lt;accession-num&gt;20107095&lt;/accession-num&gt;&lt;urls&gt;&lt;related-urls&gt;&lt;url&gt;https://www.ncbi.nlm.nih.gov/pubmed/20107095&lt;/url&gt;&lt;/related-urls&gt;&lt;/urls&gt;&lt;custom2&gt;PMC2849579&lt;/custom2&gt;&lt;electronic-resource-num&gt;10.1128/JCM.01721-09&lt;/electronic-resource-num&gt;&lt;/record&gt;&lt;/Cite&gt;&lt;/EndNote&gt;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3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760E9504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2877B0FE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1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taacaatgtagtggtag</w:t>
            </w:r>
            <w:proofErr w:type="spellEnd"/>
          </w:p>
        </w:tc>
      </w:tr>
      <w:tr w:rsidR="00E66ADB" w:rsidRPr="004261EB" w14:paraId="3A12DE6E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7A86869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15E78A82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6EB963BB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5933FA36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2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tttactgtataagctag</w:t>
            </w:r>
            <w:proofErr w:type="spellEnd"/>
          </w:p>
        </w:tc>
      </w:tr>
      <w:tr w:rsidR="00E66ADB" w:rsidRPr="004261EB" w14:paraId="485396B9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00EC029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792D4D5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59FE3DE2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0998DC99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3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gctattgaacaagataaacg</w:t>
            </w:r>
            <w:proofErr w:type="spellEnd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</w:tr>
      <w:tr w:rsidR="00E66ADB" w:rsidRPr="004261EB" w14:paraId="590646D2" w14:textId="77777777" w:rsidTr="0090470C">
        <w:trPr>
          <w:trHeight w:val="586"/>
        </w:trPr>
        <w:tc>
          <w:tcPr>
            <w:tcW w:w="781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49CA1970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 w:rsidRPr="004261E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if</w:t>
            </w:r>
            <w:proofErr w:type="spellEnd"/>
          </w:p>
        </w:tc>
        <w:tc>
          <w:tcPr>
            <w:tcW w:w="2075" w:type="dxa"/>
            <w:vMerge w:val="restart"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693EBC8B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F549211.1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atola&lt;/Author&gt;&lt;Year&gt;2003&lt;/Year&gt;&lt;RecNum&gt;69&lt;/RecNum&gt;&lt;DisplayText&gt;(54)&lt;/DisplayText&gt;&lt;record&gt;&lt;rec-number&gt;69&lt;/rec-number&gt;&lt;foreign-keys&gt;&lt;key app="EN" db-id="dtv995dtaa9ephexr2kvezvxszx9f0tdwzzp" timestamp="1607861048"&gt;69&lt;/key&gt;&lt;/foreign-keys&gt;&lt;ref-type name="Journal Article"&gt;17&lt;/ref-type&gt;&lt;contributors&gt;&lt;authors&gt;&lt;author&gt;Satola, S. W.&lt;/author&gt;&lt;author&gt;Schirmer, P. L.&lt;/author&gt;&lt;author&gt;Farley, M. M.&lt;/author&gt;&lt;/authors&gt;&lt;/contributors&gt;&lt;auth-address&gt;Atlanta Veterans Affairs Medical Center and Department of Medicine, Emory University School of Medicine, Decatur, Georgia 30033, USA.&lt;/auth-address&gt;&lt;titles&gt;&lt;title&gt;Genetic analysis of the capsule locus of Haemophilus influenzae serotype f&lt;/title&gt;&lt;secondary-title&gt;Infect Immun&lt;/secondary-title&gt;&lt;/titles&gt;&lt;periodical&gt;&lt;full-title&gt;Infect Immun&lt;/full-title&gt;&lt;/periodical&gt;&lt;pages&gt;7202-7&lt;/pages&gt;&lt;volume&gt;71&lt;/volume&gt;&lt;number&gt;12&lt;/number&gt;&lt;keywords&gt;&lt;keyword&gt;Bacterial Capsules/*biosynthesis&lt;/keyword&gt;&lt;keyword&gt;Bacterial Proteins/chemistry/*genetics/metabolism&lt;/keyword&gt;&lt;keyword&gt;*Chromosome Mapping&lt;/keyword&gt;&lt;keyword&gt;Cloning, Molecular&lt;/keyword&gt;&lt;keyword&gt;Cosmids&lt;/keyword&gt;&lt;keyword&gt;Haemophilus influenzae/*classification/*genetics&lt;/keyword&gt;&lt;keyword&gt;Humans&lt;/keyword&gt;&lt;keyword&gt;Molecular Sequence Data&lt;/keyword&gt;&lt;keyword&gt;Open Reading Frames&lt;/keyword&gt;&lt;keyword&gt;Sequence Analysis, DNA&lt;/keyword&gt;&lt;keyword&gt;Serotyping&lt;/keyword&gt;&lt;/keywords&gt;&lt;dates&gt;&lt;year&gt;2003&lt;/year&gt;&lt;pub-dates&gt;&lt;date&gt;Dec&lt;/date&gt;&lt;/pub-dates&gt;&lt;/dates&gt;&lt;isbn&gt;0019-9567 (Print)&amp;#xD;0019-9567 (Linking)&lt;/isbn&gt;&lt;accession-num&gt;14638817&lt;/accession-num&gt;&lt;urls&gt;&lt;related-urls&gt;&lt;url&gt;https://www.ncbi.nlm.nih.gov/pubmed/14638817&lt;/url&gt;&lt;/related-urls&gt;&lt;/urls&gt;&lt;custom2&gt;PMC308930&lt;/custom2&gt;&lt;electronic-resource-num&gt;10.1128/iai.71.12.7202-7207.2003&lt;/electronic-resource-num&gt;&lt;/record&gt;&lt;/Cite&gt;&lt;/EndNote&gt;</w:instrTex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54)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26D41F0D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32B8078C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1 </w:t>
            </w:r>
            <w:proofErr w:type="spellStart"/>
            <w:r w:rsidRPr="004261EB">
              <w:rPr>
                <w:rFonts w:ascii="Times New Roman" w:eastAsia="Times New Roman" w:hAnsi="Times New Roman" w:cs="Times New Roman"/>
                <w:sz w:val="24"/>
                <w:szCs w:val="24"/>
              </w:rPr>
              <w:t>cctactatcaagtccaaatc</w:t>
            </w:r>
            <w:proofErr w:type="spellEnd"/>
          </w:p>
        </w:tc>
      </w:tr>
      <w:tr w:rsidR="00E66ADB" w:rsidRPr="004261EB" w14:paraId="10953CC9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60D7D2A2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52B883B7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D2DEEF"/>
          </w:tcPr>
          <w:p w14:paraId="0BA1EEC8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verse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D2DEEF"/>
            <w:vAlign w:val="center"/>
            <w:hideMark/>
          </w:tcPr>
          <w:p w14:paraId="5E522654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  <w:tr w:rsidR="00E66ADB" w:rsidRPr="004261EB" w14:paraId="5DC80637" w14:textId="77777777" w:rsidTr="0090470C">
        <w:trPr>
          <w:trHeight w:val="586"/>
        </w:trPr>
        <w:tc>
          <w:tcPr>
            <w:tcW w:w="781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48499D72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75" w:type="dxa"/>
            <w:vMerge/>
            <w:tcBorders>
              <w:top w:val="nil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  <w:hideMark/>
          </w:tcPr>
          <w:p w14:paraId="4B2A019E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15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000000" w:fill="EAEFF7"/>
          </w:tcPr>
          <w:p w14:paraId="258CF71F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ested forward</w:t>
            </w:r>
          </w:p>
        </w:tc>
        <w:tc>
          <w:tcPr>
            <w:tcW w:w="326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000000" w:fill="EAEFF7"/>
            <w:vAlign w:val="center"/>
            <w:hideMark/>
          </w:tcPr>
          <w:p w14:paraId="2BF1293E" w14:textId="77777777" w:rsidR="00E66ADB" w:rsidRPr="004261EB" w:rsidRDefault="00E66ADB" w:rsidP="0090470C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</w:t>
            </w:r>
            <w:proofErr w:type="gramStart"/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 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>Falla</w:t>
            </w:r>
            <w:proofErr w:type="spellEnd"/>
            <w:proofErr w:type="gramEnd"/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261E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t al.</w:t>
            </w:r>
            <w:r w:rsidRPr="004261EB">
              <w:rPr>
                <w:rFonts w:ascii="Times New Roman" w:hAnsi="Times New Roman" w:cs="Times New Roman"/>
                <w:sz w:val="24"/>
                <w:szCs w:val="24"/>
              </w:rPr>
              <w:t xml:space="preserve">  (1994) </w:t>
            </w:r>
            <w:r w:rsidRPr="004261E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</w:tc>
      </w:tr>
    </w:tbl>
    <w:p w14:paraId="7BE1BA06" w14:textId="77777777" w:rsidR="00E66ADB" w:rsidRDefault="00E66ADB"/>
    <w:sectPr w:rsidR="00E66ADB" w:rsidSect="00E73C38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6ADB"/>
    <w:rsid w:val="009C2731"/>
    <w:rsid w:val="00E66ADB"/>
    <w:rsid w:val="00E73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7FE47C"/>
  <w15:chartTrackingRefBased/>
  <w15:docId w15:val="{C4B42896-851D-4442-923C-77B00F3D18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AD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72</Words>
  <Characters>7252</Characters>
  <Application>Microsoft Office Word</Application>
  <DocSecurity>0</DocSecurity>
  <Lines>60</Lines>
  <Paragraphs>17</Paragraphs>
  <ScaleCrop>false</ScaleCrop>
  <Company/>
  <LinksUpToDate>false</LinksUpToDate>
  <CharactersWithSpaces>8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Sue Newman</dc:creator>
  <cp:keywords/>
  <dc:description/>
  <cp:lastModifiedBy>Amy Sue Newman</cp:lastModifiedBy>
  <cp:revision>2</cp:revision>
  <dcterms:created xsi:type="dcterms:W3CDTF">2021-04-07T19:01:00Z</dcterms:created>
  <dcterms:modified xsi:type="dcterms:W3CDTF">2021-04-07T19:01:00Z</dcterms:modified>
</cp:coreProperties>
</file>